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1135F132" w:rsidR="000129DC" w:rsidRPr="00774F40" w:rsidRDefault="000129DC" w:rsidP="00490C45">
      <w:pPr>
        <w:pStyle w:val="Titre1"/>
        <w:spacing w:line="360" w:lineRule="auto"/>
      </w:pPr>
      <w:r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774F40" w:rsidRDefault="00774F40" w:rsidP="00490C45">
      <w:pPr>
        <w:pStyle w:val="Titre2"/>
        <w:spacing w:line="360" w:lineRule="auto"/>
      </w:pPr>
      <w:r w:rsidRPr="00774F40">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30E6626F" w14:textId="40D36464"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Écosystèmes et biodiversité menacées</w:t>
      </w:r>
    </w:p>
    <w:p w14:paraId="2AD26D80" w14:textId="3B574F9F"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Milieux d’eau douce</w:t>
      </w:r>
    </w:p>
    <w:p w14:paraId="66A8C9C1" w14:textId="2DCEE0F8"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Stress sur les milieux d’eau douce</w:t>
      </w:r>
    </w:p>
    <w:p w14:paraId="384E8B05" w14:textId="77777777" w:rsidR="00774F40" w:rsidRDefault="00774F40" w:rsidP="00490C45">
      <w:pPr>
        <w:spacing w:line="360" w:lineRule="auto"/>
        <w:jc w:val="both"/>
        <w:rPr>
          <w:rFonts w:asciiTheme="majorHAnsi" w:hAnsiTheme="majorHAnsi" w:cstheme="majorHAnsi"/>
          <w:i/>
          <w:iCs/>
        </w:rPr>
      </w:pPr>
    </w:p>
    <w:p w14:paraId="36F5F9EC" w14:textId="30680AAF" w:rsidR="0009388E" w:rsidRDefault="00774F40" w:rsidP="0009388E">
      <w:pPr>
        <w:pStyle w:val="Titre2"/>
        <w:spacing w:line="360" w:lineRule="auto"/>
      </w:pPr>
      <w:r>
        <w:t>5.2. Parasitisme</w:t>
      </w:r>
    </w:p>
    <w:p w14:paraId="0BCDD9B6" w14:textId="77777777" w:rsidR="0009388E" w:rsidRDefault="0009388E" w:rsidP="0009388E"/>
    <w:p w14:paraId="1710DAF5" w14:textId="56F0202B" w:rsidR="00AF15FF" w:rsidRPr="000A0D1B" w:rsidRDefault="00AF15FF" w:rsidP="00D029B9">
      <w:pPr>
        <w:spacing w:line="360" w:lineRule="auto"/>
        <w:jc w:val="both"/>
        <w:rPr>
          <w:rFonts w:asciiTheme="majorHAnsi" w:hAnsiTheme="majorHAnsi" w:cstheme="majorHAnsi"/>
          <w:lang w:val="en-US"/>
        </w:rPr>
      </w:pPr>
      <w:r w:rsidRPr="00AF15FF">
        <w:rPr>
          <w:rFonts w:asciiTheme="majorHAnsi" w:hAnsiTheme="majorHAnsi" w:cstheme="majorHAnsi"/>
          <w:b/>
          <w:bCs/>
        </w:rPr>
        <w:t>[Négligence/Pertinence]</w:t>
      </w:r>
      <w:r>
        <w:rPr>
          <w:rFonts w:asciiTheme="majorHAnsi" w:hAnsiTheme="majorHAnsi" w:cstheme="majorHAnsi"/>
        </w:rPr>
        <w:t xml:space="preserve"> </w:t>
      </w:r>
      <w:r w:rsidR="00C6417A" w:rsidRPr="00C6417A">
        <w:rPr>
          <w:rFonts w:asciiTheme="majorHAnsi" w:hAnsiTheme="majorHAnsi" w:cstheme="majorHAnsi"/>
        </w:rPr>
        <w:t>Les parasites sont des organism</w:t>
      </w:r>
      <w:r w:rsidR="00C6417A">
        <w:rPr>
          <w:rFonts w:asciiTheme="majorHAnsi" w:hAnsiTheme="majorHAnsi" w:cstheme="majorHAnsi"/>
        </w:rPr>
        <w:t xml:space="preserve">es qui vivent </w:t>
      </w:r>
      <w:r w:rsidR="00D029B9">
        <w:rPr>
          <w:rFonts w:asciiTheme="majorHAnsi" w:hAnsiTheme="majorHAnsi" w:cstheme="majorHAnsi"/>
        </w:rPr>
        <w:t xml:space="preserve">à l’intérieur ou sur un autre organisme, que l’on désigne «hôte» et qui </w:t>
      </w:r>
      <w:r w:rsidR="00C6417A">
        <w:rPr>
          <w:rFonts w:asciiTheme="majorHAnsi" w:hAnsiTheme="majorHAnsi" w:cstheme="majorHAnsi"/>
        </w:rPr>
        <w:t xml:space="preserve">en exploitant les ressources </w:t>
      </w:r>
      <w:r w:rsidR="00C6417A">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00C6417A">
        <w:rPr>
          <w:rFonts w:asciiTheme="majorHAnsi" w:hAnsiTheme="majorHAnsi" w:cstheme="majorHAnsi"/>
        </w:rPr>
        <w:fldChar w:fldCharType="separate"/>
      </w:r>
      <w:r w:rsidR="00D029B9">
        <w:rPr>
          <w:rFonts w:asciiTheme="majorHAnsi" w:hAnsiTheme="majorHAnsi" w:cstheme="majorHAnsi"/>
          <w:noProof/>
        </w:rPr>
        <w:t>(Lewin, 1982)</w:t>
      </w:r>
      <w:r w:rsidR="00C6417A">
        <w:rPr>
          <w:rFonts w:asciiTheme="majorHAnsi" w:hAnsiTheme="majorHAnsi" w:cstheme="majorHAnsi"/>
        </w:rPr>
        <w:fldChar w:fldCharType="end"/>
      </w:r>
      <w:r w:rsidR="00C6417A">
        <w:rPr>
          <w:rFonts w:asciiTheme="majorHAnsi" w:hAnsiTheme="majorHAnsi" w:cstheme="majorHAnsi"/>
        </w:rPr>
        <w:t xml:space="preserve">. </w:t>
      </w:r>
      <w:r w:rsidR="00D029B9">
        <w:rPr>
          <w:rFonts w:asciiTheme="majorHAnsi" w:hAnsiTheme="majorHAnsi" w:cstheme="majorHAnsi"/>
        </w:rPr>
        <w:t xml:space="preserve">Malgré qu’ils soient omniprésent dans l’environnement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 xml:space="preserve">en dépit de leur petite taille, la biomasse parasitaire d’un écosystème peut être élevée, à tel point qu’elle joue un rôle considérable dans les flux énergétiques et la structure des communautés biologiques </w:t>
      </w:r>
      <w:r w:rsidR="00015407" w:rsidRPr="00015407">
        <w:rPr>
          <w:rFonts w:asciiTheme="majorHAnsi" w:hAnsiTheme="majorHAnsi" w:cstheme="majorHAnsi"/>
          <w:highlight w:val="yellow"/>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 énormément sur l</w:t>
      </w:r>
      <w:r>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asciiTheme="majorHAnsi" w:hAnsiTheme="majorHAnsi" w:cstheme="majorHAnsi"/>
        </w:rPr>
        <w:fldChar w:fldCharType="separate"/>
      </w:r>
      <w:r w:rsidR="00307108">
        <w:rPr>
          <w:rFonts w:asciiTheme="majorHAnsi" w:hAnsiTheme="majorHAnsi" w:cstheme="majorHAnsi"/>
          <w:noProof/>
        </w:rPr>
        <w:t>(Lafferty et al., 2008; Marcogliese, 2004)</w:t>
      </w:r>
      <w:r>
        <w:rPr>
          <w:rFonts w:asciiTheme="majorHAnsi" w:hAnsiTheme="majorHAnsi" w:cstheme="majorHAnsi"/>
        </w:rPr>
        <w:fldChar w:fldCharType="end"/>
      </w:r>
      <w:r>
        <w:rPr>
          <w:rFonts w:asciiTheme="majorHAnsi" w:hAnsiTheme="majorHAnsi" w:cstheme="majorHAnsi"/>
        </w:rPr>
        <w:t xml:space="preserve"> </w:t>
      </w:r>
      <w:r w:rsidR="006B77AF">
        <w:rPr>
          <w:rFonts w:asciiTheme="majorHAnsi" w:hAnsiTheme="majorHAnsi" w:cstheme="majorHAnsi"/>
        </w:rPr>
        <w:t xml:space="preserve">et aux </w:t>
      </w:r>
      <w:proofErr w:type="spellStart"/>
      <w:r w:rsidR="006B77AF">
        <w:rPr>
          <w:rFonts w:asciiTheme="majorHAnsi" w:hAnsiTheme="majorHAnsi" w:cstheme="majorHAnsi"/>
        </w:rPr>
        <w:t>stresseurs</w:t>
      </w:r>
      <w:proofErr w:type="spellEnd"/>
      <w:r w:rsidR="006B77AF">
        <w:rPr>
          <w:rFonts w:asciiTheme="majorHAnsi" w:hAnsiTheme="majorHAnsi" w:cstheme="majorHAnsi"/>
        </w:rPr>
        <w:t xml:space="preserve"> </w:t>
      </w:r>
      <w:r>
        <w:rPr>
          <w:rFonts w:asciiTheme="majorHAnsi" w:hAnsiTheme="majorHAnsi" w:cstheme="majorHAnsi"/>
        </w:rPr>
        <w:t xml:space="preserve">environnementaux </w:t>
      </w:r>
      <w:r>
        <w:rPr>
          <w:rFonts w:asciiTheme="majorHAnsi" w:hAnsiTheme="majorHAnsi" w:cstheme="majorHAnsi"/>
        </w:rPr>
        <w:fldChar w:fldCharType="begin"/>
      </w:r>
      <w:r>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rcogliese, 2008, 2016)</w:t>
      </w:r>
      <w:r>
        <w:rPr>
          <w:rFonts w:asciiTheme="majorHAnsi" w:hAnsiTheme="majorHAnsi" w:cstheme="majorHAnsi"/>
        </w:rPr>
        <w:fldChar w:fldCharType="end"/>
      </w:r>
      <w:r>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e 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F86690">
        <w:rPr>
          <w:rFonts w:asciiTheme="majorHAnsi" w:hAnsiTheme="majorHAnsi" w:cstheme="majorHAnsi"/>
        </w:rPr>
        <w:instrText xml:space="preserve"> ADDIN ZOTERO_ITEM CSL_CITATION {"citationID":"HZ5zXxpI","properties":{"formattedCitation":"(Marcogliese &amp; Cone, 1997)","plainCitation":"(Marcogliese &amp; Cone, 1997)","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F86690">
        <w:rPr>
          <w:rFonts w:asciiTheme="majorHAnsi" w:hAnsiTheme="majorHAnsi" w:cstheme="majorHAnsi"/>
          <w:noProof/>
        </w:rPr>
        <w:t>(Marcogliese &amp; Cone, 1997)</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cette caractéristique bioindicatric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 xml:space="preserve">classique puisque les endoparasites peuvent vivre jusqu’à plusieurs années </w:t>
      </w:r>
      <w:r w:rsidR="007D6D28">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w:t>
      </w:r>
      <w:r w:rsidR="00447FEA">
        <w:rPr>
          <w:rFonts w:asciiTheme="majorHAnsi" w:hAnsiTheme="majorHAnsi" w:cstheme="majorHAnsi"/>
        </w:rPr>
        <w:lastRenderedPageBreak/>
        <w:t xml:space="preserve">réagissent a </w:t>
      </w:r>
      <w:r w:rsidR="00A76D18">
        <w:rPr>
          <w:rFonts w:asciiTheme="majorHAnsi" w:hAnsiTheme="majorHAnsi" w:cstheme="majorHAnsi"/>
        </w:rPr>
        <w:t>d</w:t>
      </w:r>
      <w:r w:rsidR="00447FEA">
        <w:rPr>
          <w:rFonts w:asciiTheme="majorHAnsi" w:hAnsiTheme="majorHAnsi" w:cstheme="majorHAnsi"/>
        </w:rPr>
        <w:t xml:space="preserve">e nombreux </w:t>
      </w:r>
      <w:proofErr w:type="spellStart"/>
      <w:r w:rsidR="00447FEA">
        <w:rPr>
          <w:rFonts w:asciiTheme="majorHAnsi" w:hAnsiTheme="majorHAnsi" w:cstheme="majorHAnsi"/>
        </w:rPr>
        <w:t>stresseurs</w:t>
      </w:r>
      <w:proofErr w:type="spellEnd"/>
      <w:r w:rsidR="00447FEA">
        <w:rPr>
          <w:rFonts w:asciiTheme="majorHAnsi" w:hAnsiTheme="majorHAnsi" w:cstheme="majorHAnsi"/>
        </w:rPr>
        <w:t xml:space="preserve"> environnementaux (e.g.</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 xml:space="preserve">ce qui leur attribut une fonction bioindicatrice  </w:t>
      </w:r>
      <w:r w:rsidR="00533A0E">
        <w:rPr>
          <w:rFonts w:asciiTheme="majorHAnsi" w:hAnsiTheme="majorHAnsi" w:cstheme="majorHAnsi"/>
        </w:rPr>
        <w:t>(</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K. D. 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ent associé au niveau d’eutrophisation</w:t>
      </w:r>
      <w:r w:rsidR="00447FEA">
        <w:rPr>
          <w:rFonts w:asciiTheme="majorHAnsi" w:hAnsiTheme="majorHAnsi" w:cstheme="majorHAnsi"/>
        </w:rPr>
        <w:t>, mais non</w:t>
      </w:r>
      <w:r w:rsidR="007658B2">
        <w:rPr>
          <w:rFonts w:asciiTheme="majorHAnsi" w:hAnsiTheme="majorHAnsi" w:cstheme="majorHAnsi"/>
        </w:rPr>
        <w:t xml:space="preserve"> aux contaminants industriels </w:t>
      </w:r>
      <w:r w:rsidR="00FC47DD">
        <w:rPr>
          <w:rFonts w:asciiTheme="majorHAnsi" w:hAnsiTheme="majorHAnsi" w:cstheme="majorHAnsi"/>
        </w:rPr>
        <w:fldChar w:fldCharType="begin"/>
      </w:r>
      <w:r w:rsidR="00FC47DD">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w:instrText>
      </w:r>
      <w:r w:rsidR="00FC47DD" w:rsidRPr="000A0D1B">
        <w:rPr>
          <w:rFonts w:asciiTheme="majorHAnsi" w:hAnsiTheme="majorHAnsi" w:cstheme="majorHAnsi"/>
          <w:lang w:val="en-US"/>
        </w:rPr>
        <w:instrText xml:space="preserve">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0A0D1B">
        <w:rPr>
          <w:rFonts w:asciiTheme="majorHAnsi" w:hAnsiTheme="majorHAnsi" w:cstheme="majorHAnsi"/>
          <w:noProof/>
          <w:lang w:val="en-US"/>
        </w:rPr>
        <w:t>(Blanar et al., 2011)</w:t>
      </w:r>
      <w:r w:rsidR="00FC47DD">
        <w:rPr>
          <w:rFonts w:asciiTheme="majorHAnsi" w:hAnsiTheme="majorHAnsi" w:cstheme="majorHAnsi"/>
        </w:rPr>
        <w:fldChar w:fldCharType="end"/>
      </w:r>
      <w:r w:rsidR="00FC47DD" w:rsidRPr="000A0D1B">
        <w:rPr>
          <w:rFonts w:asciiTheme="majorHAnsi" w:hAnsiTheme="majorHAnsi" w:cstheme="majorHAnsi"/>
          <w:lang w:val="en-US"/>
        </w:rPr>
        <w:t>.</w:t>
      </w:r>
    </w:p>
    <w:p w14:paraId="5FF32C00" w14:textId="77777777" w:rsidR="007D6D28" w:rsidRDefault="007D6D28" w:rsidP="00D029B9">
      <w:pPr>
        <w:spacing w:line="360" w:lineRule="auto"/>
        <w:jc w:val="both"/>
        <w:rPr>
          <w:rFonts w:ascii="Arial" w:hAnsi="Arial" w:cs="Arial"/>
          <w:color w:val="222222"/>
          <w:sz w:val="20"/>
          <w:szCs w:val="20"/>
          <w:shd w:val="clear" w:color="auto" w:fill="FFFFFF"/>
          <w:lang w:val="en-US"/>
        </w:rPr>
      </w:pPr>
    </w:p>
    <w:p w14:paraId="38BCA383" w14:textId="6C42F663" w:rsidR="00CC4142"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00CC4142">
        <w:rPr>
          <w:rFonts w:asciiTheme="majorHAnsi" w:hAnsiTheme="majorHAnsi" w:cstheme="majorHAnsi"/>
          <w:b/>
          <w:bCs/>
        </w:rPr>
        <w:t>[</w:t>
      </w:r>
      <w:proofErr w:type="gramEnd"/>
      <w:r w:rsidR="00CC4142">
        <w:rPr>
          <w:rFonts w:asciiTheme="majorHAnsi" w:hAnsiTheme="majorHAnsi" w:cstheme="majorHAnsi"/>
          <w:b/>
          <w:bCs/>
        </w:rPr>
        <w:t>Physiologie]</w:t>
      </w:r>
      <w:r>
        <w:rPr>
          <w:rFonts w:asciiTheme="majorHAnsi" w:hAnsiTheme="majorHAnsi" w:cstheme="majorHAnsi"/>
        </w:rPr>
        <w:t xml:space="preserve"> </w:t>
      </w:r>
      <w:r w:rsidR="002813CD">
        <w:rPr>
          <w:rFonts w:asciiTheme="majorHAnsi" w:hAnsiTheme="majorHAnsi" w:cstheme="majorHAnsi"/>
        </w:rPr>
        <w:t>Les parasites peuvent influencer les populations et communautés naturelles de multiples façons. Comme un parasite</w:t>
      </w:r>
      <w:proofErr w:type="gramStart"/>
      <w:r w:rsidR="002813CD">
        <w:rPr>
          <w:rFonts w:asciiTheme="majorHAnsi" w:hAnsiTheme="majorHAnsi" w:cstheme="majorHAnsi"/>
        </w:rPr>
        <w:t xml:space="preserve"> «exploite</w:t>
      </w:r>
      <w:proofErr w:type="gramEnd"/>
      <w:r w:rsidR="002813CD">
        <w:rPr>
          <w:rFonts w:asciiTheme="majorHAnsi" w:hAnsiTheme="majorHAnsi" w:cstheme="majorHAnsi"/>
        </w:rPr>
        <w:t>» son hôte, il vient débalancer l’allocation des ressources énergétiques de l’hôte ce qui peut entraîner</w:t>
      </w:r>
      <w:r w:rsidR="00FF4A4C">
        <w:rPr>
          <w:rFonts w:asciiTheme="majorHAnsi" w:hAnsiTheme="majorHAnsi" w:cstheme="majorHAnsi"/>
        </w:rPr>
        <w:t xml:space="preserve"> une détérioration des fonctions physiologiques.</w:t>
      </w:r>
      <w:r w:rsidR="002813CD">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FF4A4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B97BE6">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w:instrText>
      </w:r>
      <w:r w:rsidR="00B97BE6" w:rsidRPr="00307108">
        <w:rPr>
          <w:rFonts w:asciiTheme="majorHAnsi" w:hAnsiTheme="majorHAnsi" w:cstheme="majorHAnsi"/>
        </w:rPr>
        <w:instrText xml:space="preserve">cortisol. To </w:instrText>
      </w:r>
      <w:r w:rsidR="00B97BE6" w:rsidRPr="00B97BE6">
        <w:rPr>
          <w:rFonts w:asciiTheme="majorHAnsi" w:hAnsiTheme="majorHAnsi" w:cstheme="majorHAnsi"/>
        </w:rPr>
        <w:instrText xml:space="preserve">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 xml:space="preserve">Les douves des yeux, par exemple, sont des espèces de trématodes qui migrent au niveau des yeux des poisson-hôtes et causent des cataractes qui réduisent l’acuité visuelle nuisant ainsi, au comportement de fuite et d’alimentation de l’hôte </w:t>
      </w:r>
      <w:r w:rsidR="00BC4EBB">
        <w:rPr>
          <w:rFonts w:asciiTheme="majorHAnsi" w:hAnsiTheme="majorHAnsi" w:cstheme="majorHAnsi"/>
        </w:rPr>
        <w:fldChar w:fldCharType="begin"/>
      </w:r>
      <w:r w:rsidR="00BC4EBB">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48E3A87D" w14:textId="3B6C06A9" w:rsidR="00AF15FF" w:rsidRDefault="00CC4142"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Pr>
          <w:rFonts w:asciiTheme="majorHAnsi" w:hAnsiTheme="majorHAnsi" w:cstheme="majorHAnsi"/>
          <w:b/>
          <w:bCs/>
        </w:rPr>
        <w:t>[</w:t>
      </w:r>
      <w:proofErr w:type="gramEnd"/>
      <w:r>
        <w:rPr>
          <w:rFonts w:asciiTheme="majorHAnsi" w:hAnsiTheme="majorHAnsi" w:cstheme="majorHAnsi"/>
          <w:b/>
          <w:bCs/>
        </w:rPr>
        <w:t>Comportement</w:t>
      </w:r>
      <w:r w:rsidR="00C72E31">
        <w:rPr>
          <w:rFonts w:asciiTheme="majorHAnsi" w:hAnsiTheme="majorHAnsi" w:cstheme="majorHAnsi"/>
          <w:b/>
          <w:bCs/>
        </w:rPr>
        <w:t xml:space="preserve"> d’évitement</w:t>
      </w:r>
      <w:r>
        <w:rPr>
          <w:rFonts w:asciiTheme="majorHAnsi" w:hAnsiTheme="majorHAnsi" w:cstheme="majorHAnsi"/>
          <w:b/>
          <w:bCs/>
        </w:rPr>
        <w:t>]</w:t>
      </w:r>
      <w:r>
        <w:rPr>
          <w:rFonts w:asciiTheme="majorHAnsi" w:hAnsiTheme="majorHAnsi" w:cstheme="majorHAnsi"/>
        </w:rPr>
        <w:t xml:space="preserve"> 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8C567E">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412B5F">
        <w:rPr>
          <w:rFonts w:asciiTheme="majorHAnsi" w:hAnsiTheme="majorHAnsi" w:cstheme="majorHAnsi"/>
        </w:rPr>
        <w:instrText xml:space="preserve"> ADDIN ZOTERO_ITEM CSL_CITATION {"citationID":"5jR3VzIR","properties":{"formattedCitation":"(Poulin &amp; FitzGerald, 1989)","plainCitation":"(Poulin &amp; FitzGerald, 1989)","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Poulin &amp; FitzGerald, 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lastRenderedPageBreak/>
        <w:t>canadensis</w:t>
      </w:r>
      <w:proofErr w:type="spellEnd"/>
      <w:r w:rsidR="001F5510">
        <w:rPr>
          <w:rFonts w:asciiTheme="majorHAnsi" w:hAnsiTheme="majorHAnsi" w:cstheme="majorHAnsi"/>
        </w:rPr>
        <w:t>, certains individus optai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 xml:space="preserve">un trait qui semble être affecté par la présence d’infection. En présence d’un choix entre des groupes de poissons infectés et non-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infectés préfèrent les conspécifiques non-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xml:space="preserve">. Également, les individus non-infectés avaient tendance à être plus solitaire qui les conspécifiques 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995A35">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p>
    <w:p w14:paraId="52DEB748" w14:textId="77777777" w:rsidR="00995A35" w:rsidRDefault="00995A35" w:rsidP="00D029B9">
      <w:pPr>
        <w:spacing w:line="360" w:lineRule="auto"/>
        <w:jc w:val="both"/>
        <w:rPr>
          <w:rFonts w:asciiTheme="majorHAnsi" w:hAnsiTheme="majorHAnsi" w:cstheme="majorHAnsi"/>
        </w:rPr>
      </w:pPr>
    </w:p>
    <w:p w14:paraId="117D6129" w14:textId="25F84D36" w:rsidR="00C51CB6" w:rsidRDefault="00C72E31" w:rsidP="00C51CB6">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Pr>
          <w:rFonts w:asciiTheme="majorHAnsi" w:hAnsiTheme="majorHAnsi" w:cstheme="majorHAnsi"/>
          <w:b/>
          <w:bCs/>
        </w:rPr>
        <w:t>[</w:t>
      </w:r>
      <w:proofErr w:type="gramEnd"/>
      <w:r>
        <w:rPr>
          <w:rFonts w:asciiTheme="majorHAnsi" w:hAnsiTheme="majorHAnsi" w:cstheme="majorHAnsi"/>
          <w:b/>
          <w:bCs/>
        </w:rPr>
        <w:t xml:space="preserve">Manipulation parasitaire] </w:t>
      </w:r>
      <w:r>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843BEE">
        <w:rPr>
          <w:rFonts w:asciiTheme="majorHAnsi" w:hAnsiTheme="majorHAnsi" w:cstheme="majorHAnsi"/>
          <w:highlight w:val="yellow"/>
        </w:rPr>
        <w:t>comportementales/</w:t>
      </w:r>
      <w:r w:rsidR="00AB69CC" w:rsidRPr="00843BEE">
        <w:rPr>
          <w:rFonts w:asciiTheme="majorHAnsi" w:hAnsiTheme="majorHAnsi" w:cstheme="majorHAnsi"/>
          <w:highlight w:val="yellow"/>
        </w:rPr>
        <w:t>parasitaire</w:t>
      </w:r>
      <w:r w:rsidR="00AB69CC">
        <w:rPr>
          <w:rFonts w:asciiTheme="majorHAnsi" w:hAnsiTheme="majorHAnsi" w:cstheme="majorHAnsi"/>
        </w:rPr>
        <w:t>. Ce genre de manipulation, chez les parasites qui se transmettent via la chaîne trophique, peut se manifester par un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nt les chances de transmission </w:t>
      </w:r>
      <w:r w:rsidR="00843BEE">
        <w:rPr>
          <w:rFonts w:asciiTheme="majorHAnsi" w:hAnsiTheme="majorHAnsi" w:cstheme="majorHAnsi"/>
        </w:rPr>
        <w:fldChar w:fldCharType="begin"/>
      </w:r>
      <w:r w:rsidR="004E6599">
        <w:rPr>
          <w:rFonts w:asciiTheme="majorHAnsi" w:hAnsiTheme="majorHAnsi" w:cstheme="majorHAnsi"/>
        </w:rPr>
        <w:instrText xml:space="preserve"> ADDIN ZOTERO_ITEM CSL_CITATION {"citationID":"7aTzQU0d","properties":{"formattedCitation":"(K. D. Lafferty &amp; Shaw, 2013)","plainCitation":"(K. D. Lafferty &amp; Shaw, 2013)","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K. D.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Lafferty &amp; Morris, 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6345495E" w14:textId="620A719B" w:rsidR="00C51CB6" w:rsidRPr="00307108" w:rsidRDefault="00C51CB6" w:rsidP="00C51CB6">
      <w:pPr>
        <w:spacing w:line="360" w:lineRule="auto"/>
        <w:jc w:val="both"/>
        <w:rPr>
          <w:rStyle w:val="Numrodepage"/>
          <w:rFonts w:asciiTheme="majorHAnsi" w:hAnsiTheme="majorHAnsi" w:cstheme="majorHAnsi"/>
          <w:lang w:val="en-US"/>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Pr="00C51CB6">
        <w:rPr>
          <w:rStyle w:val="Numrodepage"/>
          <w:rFonts w:asciiTheme="majorHAnsi" w:hAnsiTheme="majorHAnsi" w:cstheme="majorHAnsi"/>
          <w:b/>
          <w:bCs/>
        </w:rPr>
        <w:t>[</w:t>
      </w:r>
      <w:proofErr w:type="gramEnd"/>
      <w:r w:rsidRPr="00C51CB6">
        <w:rPr>
          <w:rStyle w:val="Numrodepage"/>
          <w:rFonts w:asciiTheme="majorHAnsi" w:hAnsiTheme="majorHAnsi" w:cstheme="majorHAnsi"/>
          <w:b/>
          <w:bCs/>
        </w:rPr>
        <w:t xml:space="preserve">Dynamics &amp; BEF] </w:t>
      </w:r>
      <w:r>
        <w:rPr>
          <w:rStyle w:val="Numrodepage"/>
          <w:rFonts w:asciiTheme="majorHAnsi" w:hAnsiTheme="majorHAnsi" w:cstheme="majorHAnsi"/>
        </w:rPr>
        <w:t xml:space="preserve">Tel que mentionné précédemment, l’infection parasitaire peut venir influencer la physiologie et le comportement de leurs hôtes. Conséquemment, leur rôle dans la dynamique des populations hôtes et leur lien avec le fonctionnement de l’écosystème n’est pas à négliger. Dans certains cas extrêmes, </w:t>
      </w:r>
      <w:r w:rsidR="00826801">
        <w:rPr>
          <w:rStyle w:val="Numrodepage"/>
          <w:rFonts w:asciiTheme="majorHAnsi" w:hAnsiTheme="majorHAnsi" w:cstheme="majorHAnsi"/>
        </w:rPr>
        <w:t>la mortalité induite par les effets directs du parasite peuven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w:t>
      </w:r>
      <w:r w:rsidR="00491F91">
        <w:rPr>
          <w:rStyle w:val="Numrodepage"/>
          <w:rFonts w:asciiTheme="majorHAnsi" w:hAnsiTheme="majorHAnsi" w:cstheme="majorHAnsi"/>
        </w:rPr>
        <w:lastRenderedPageBreak/>
        <w:t xml:space="preserve">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053B43">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w:instrText>
      </w:r>
      <w:r w:rsidR="00053B43" w:rsidRPr="00307108">
        <w:rPr>
          <w:rStyle w:val="Numrodepage"/>
          <w:rFonts w:asciiTheme="majorHAnsi" w:hAnsiTheme="majorHAnsi" w:cstheme="majorHAnsi"/>
          <w:lang w:val="en-US"/>
        </w:rPr>
        <w:instrText xml:space="preserve">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307108">
        <w:rPr>
          <w:rFonts w:ascii="Calibri Light" w:hAnsiTheme="majorHAnsi" w:cs="Calibri Light"/>
          <w:kern w:val="0"/>
          <w:lang w:val="en-US"/>
        </w:rPr>
        <w:t>(Palstra et al., 2007; Poulin &amp; de Angeli Dutra, 2021)</w:t>
      </w:r>
      <w:r w:rsidR="00DF4082">
        <w:rPr>
          <w:rStyle w:val="Numrodepage"/>
          <w:rFonts w:asciiTheme="majorHAnsi" w:hAnsiTheme="majorHAnsi" w:cstheme="majorHAnsi"/>
        </w:rPr>
        <w:fldChar w:fldCharType="end"/>
      </w:r>
      <w:r w:rsidR="00DD763D" w:rsidRPr="00307108">
        <w:rPr>
          <w:rStyle w:val="Numrodepage"/>
          <w:rFonts w:asciiTheme="majorHAnsi" w:hAnsiTheme="majorHAnsi" w:cstheme="majorHAnsi"/>
          <w:lang w:val="en-US"/>
        </w:rPr>
        <w:t>.</w:t>
      </w:r>
    </w:p>
    <w:p w14:paraId="66E6BCA2" w14:textId="77777777" w:rsidR="00C51CB6" w:rsidRPr="00307108" w:rsidRDefault="00C51CB6" w:rsidP="00C51CB6">
      <w:pPr>
        <w:spacing w:line="360" w:lineRule="auto"/>
        <w:jc w:val="both"/>
        <w:rPr>
          <w:rFonts w:asciiTheme="majorHAnsi" w:hAnsiTheme="majorHAnsi" w:cstheme="majorHAnsi"/>
          <w:lang w:val="en-US"/>
        </w:rPr>
      </w:pPr>
    </w:p>
    <w:p w14:paraId="546F6D53" w14:textId="77777777" w:rsidR="0065550F" w:rsidRPr="00307108" w:rsidRDefault="0065550F" w:rsidP="00C51CB6">
      <w:pPr>
        <w:spacing w:line="360" w:lineRule="auto"/>
        <w:jc w:val="both"/>
        <w:rPr>
          <w:rFonts w:asciiTheme="majorHAnsi" w:hAnsiTheme="majorHAnsi" w:cstheme="majorHAnsi"/>
          <w:lang w:val="en-US"/>
        </w:rPr>
      </w:pPr>
    </w:p>
    <w:p w14:paraId="36B716CB" w14:textId="10C57BC5" w:rsidR="0065550F" w:rsidRPr="0053061F" w:rsidRDefault="00AE0247" w:rsidP="00843BEE">
      <w:pPr>
        <w:spacing w:line="360" w:lineRule="auto"/>
        <w:jc w:val="both"/>
        <w:rPr>
          <w:rStyle w:val="Numrodepage"/>
          <w:rFonts w:asciiTheme="majorHAnsi" w:hAnsiTheme="majorHAnsi" w:cstheme="majorHAnsi"/>
          <w:lang w:val="en-US"/>
        </w:rPr>
      </w:pPr>
      <w:r w:rsidRPr="00843BEE">
        <w:rPr>
          <w:rFonts w:asciiTheme="majorHAnsi" w:hAnsiTheme="majorHAnsi" w:cstheme="majorHAnsi"/>
          <w:lang w:val="en-US"/>
        </w:rPr>
        <w:t>------</w:t>
      </w:r>
    </w:p>
    <w:p w14:paraId="55D60BA3" w14:textId="77777777" w:rsidR="0065550F" w:rsidRPr="0047716C" w:rsidRDefault="0065550F" w:rsidP="0065550F">
      <w:pPr>
        <w:spacing w:line="276" w:lineRule="auto"/>
        <w:rPr>
          <w:rStyle w:val="Numrodepage"/>
          <w:rFonts w:asciiTheme="majorHAnsi" w:hAnsiTheme="majorHAnsi" w:cstheme="majorHAnsi"/>
          <w:lang w:val="en-US"/>
        </w:rPr>
      </w:pPr>
    </w:p>
    <w:p w14:paraId="0F894EC0" w14:textId="77777777" w:rsidR="0065550F" w:rsidRPr="0047716C" w:rsidRDefault="0065550F" w:rsidP="0065550F">
      <w:pPr>
        <w:spacing w:line="276" w:lineRule="auto"/>
        <w:rPr>
          <w:rFonts w:asciiTheme="majorHAnsi" w:hAnsiTheme="majorHAnsi" w:cstheme="majorHAnsi"/>
          <w:lang w:val="en-US"/>
        </w:rPr>
      </w:pPr>
      <w:r w:rsidRPr="0047716C">
        <w:rPr>
          <w:rStyle w:val="Numrodepage"/>
          <w:rFonts w:asciiTheme="majorHAnsi" w:hAnsiTheme="majorHAnsi" w:cstheme="majorHAnsi"/>
          <w:lang w:val="en-US"/>
        </w:rPr>
        <w:t>Infection can influence spatial distribution /spatial structure of population (Poulin, 1999; Curtis, 2002; Poulin and Latham, 2002; Miura et al 2006) – Increasing migratory connectivity (</w:t>
      </w:r>
      <w:proofErr w:type="spellStart"/>
      <w:r w:rsidRPr="0047716C">
        <w:rPr>
          <w:rStyle w:val="Numrodepage"/>
          <w:rFonts w:asciiTheme="majorHAnsi" w:hAnsiTheme="majorHAnsi" w:cstheme="majorHAnsi"/>
          <w:lang w:val="en-US"/>
        </w:rPr>
        <w:t>Mollet</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zep</w:t>
      </w:r>
      <w:proofErr w:type="spellEnd"/>
      <w:r w:rsidRPr="0047716C">
        <w:rPr>
          <w:rStyle w:val="Numrodepage"/>
          <w:rFonts w:asciiTheme="majorHAnsi" w:hAnsiTheme="majorHAnsi" w:cstheme="majorHAnsi"/>
          <w:lang w:val="en-US"/>
        </w:rPr>
        <w:t>, 2001) – Increasing trophic connectivity of ecosystems (</w:t>
      </w:r>
      <w:proofErr w:type="spellStart"/>
      <w:r w:rsidRPr="0047716C">
        <w:rPr>
          <w:rStyle w:val="Numrodepage"/>
          <w:rFonts w:asciiTheme="majorHAnsi" w:hAnsiTheme="majorHAnsi" w:cstheme="majorHAnsi"/>
          <w:lang w:val="en-US"/>
        </w:rPr>
        <w:t>Welicky</w:t>
      </w:r>
      <w:proofErr w:type="spellEnd"/>
      <w:r w:rsidRPr="0047716C">
        <w:rPr>
          <w:rStyle w:val="Numrodepage"/>
          <w:rFonts w:asciiTheme="majorHAnsi" w:hAnsiTheme="majorHAnsi" w:cstheme="majorHAnsi"/>
          <w:lang w:val="en-US"/>
        </w:rPr>
        <w:t xml:space="preserve"> and </w:t>
      </w:r>
      <w:proofErr w:type="spellStart"/>
      <w:r w:rsidRPr="0047716C">
        <w:rPr>
          <w:rStyle w:val="Numrodepage"/>
          <w:rFonts w:asciiTheme="majorHAnsi" w:hAnsiTheme="majorHAnsi" w:cstheme="majorHAnsi"/>
          <w:lang w:val="en-US"/>
        </w:rPr>
        <w:t>Sikkel</w:t>
      </w:r>
      <w:proofErr w:type="spellEnd"/>
      <w:r w:rsidRPr="0047716C">
        <w:rPr>
          <w:rStyle w:val="Numrodepage"/>
          <w:rFonts w:asciiTheme="majorHAnsi" w:hAnsiTheme="majorHAnsi" w:cstheme="majorHAnsi"/>
          <w:lang w:val="en-US"/>
        </w:rPr>
        <w:t>, 2015)</w:t>
      </w:r>
    </w:p>
    <w:p w14:paraId="219EC9C2" w14:textId="77777777" w:rsidR="0065550F" w:rsidRPr="00932A60" w:rsidRDefault="0065550F" w:rsidP="0065550F">
      <w:pPr>
        <w:rPr>
          <w:lang w:val="en-US"/>
        </w:rPr>
      </w:pPr>
    </w:p>
    <w:p w14:paraId="15F47E89" w14:textId="77777777" w:rsidR="0065550F" w:rsidRPr="0009388E" w:rsidRDefault="0065550F" w:rsidP="0009388E">
      <w:pPr>
        <w:spacing w:line="360" w:lineRule="auto"/>
        <w:jc w:val="both"/>
        <w:rPr>
          <w:rFonts w:asciiTheme="majorHAnsi" w:hAnsiTheme="majorHAnsi" w:cstheme="majorHAnsi"/>
          <w:lang w:val="en-US"/>
        </w:rPr>
      </w:pPr>
    </w:p>
    <w:p w14:paraId="7E2C4F1E" w14:textId="0E3C80A2" w:rsidR="0009388E" w:rsidRDefault="0009388E" w:rsidP="00490C45">
      <w:pPr>
        <w:spacing w:line="360" w:lineRule="auto"/>
        <w:jc w:val="both"/>
        <w:rPr>
          <w:rFonts w:asciiTheme="majorHAnsi" w:hAnsiTheme="majorHAnsi" w:cstheme="majorHAnsi"/>
        </w:rPr>
      </w:pPr>
      <w:proofErr w:type="gramStart"/>
      <w:r w:rsidRPr="0009388E">
        <w:rPr>
          <w:rFonts w:asciiTheme="majorHAnsi" w:hAnsiTheme="majorHAnsi" w:cstheme="majorHAnsi"/>
        </w:rPr>
        <w:t>influencer</w:t>
      </w:r>
      <w:proofErr w:type="gramEnd"/>
      <w:r w:rsidRPr="0009388E">
        <w:rPr>
          <w:rFonts w:asciiTheme="majorHAnsi" w:hAnsiTheme="majorHAnsi" w:cstheme="majorHAnsi"/>
        </w:rPr>
        <w:t xml:space="preserve"> la structure des communautés en régulant les populations-hôtes (Anderson et May, 1979; May et Anderson, 1979; Scott et Dobson, 1989). </w:t>
      </w:r>
    </w:p>
    <w:p w14:paraId="721DED40" w14:textId="77777777" w:rsidR="00AF15FF" w:rsidRPr="0009388E" w:rsidRDefault="00AF15FF" w:rsidP="00490C45">
      <w:pPr>
        <w:spacing w:line="360" w:lineRule="auto"/>
        <w:jc w:val="both"/>
        <w:rPr>
          <w:rFonts w:asciiTheme="majorHAnsi" w:hAnsiTheme="majorHAnsi" w:cstheme="majorHAnsi"/>
        </w:rPr>
      </w:pPr>
    </w:p>
    <w:p w14:paraId="199555C8" w14:textId="529CC7A8"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Conséquences / effets</w:t>
      </w:r>
    </w:p>
    <w:p w14:paraId="5BD9CD08" w14:textId="3AA6BF1D" w:rsidR="00774F40"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Bilan énergétique</w:t>
      </w:r>
    </w:p>
    <w:p w14:paraId="360769C6" w14:textId="1F98B0D9" w:rsidR="00774F40" w:rsidRDefault="00BC7B27"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Importance dans les écosystèmes</w:t>
      </w:r>
    </w:p>
    <w:p w14:paraId="0B82896C" w14:textId="77777777" w:rsidR="00AE0247" w:rsidRPr="00AE0247" w:rsidRDefault="00AE0247" w:rsidP="00AE0247">
      <w:pPr>
        <w:pStyle w:val="Paragraphedeliste"/>
        <w:spacing w:line="360" w:lineRule="auto"/>
        <w:jc w:val="both"/>
        <w:rPr>
          <w:rFonts w:asciiTheme="majorHAnsi" w:hAnsiTheme="majorHAnsi" w:cstheme="majorHAnsi"/>
        </w:rPr>
      </w:pPr>
    </w:p>
    <w:p w14:paraId="6CBADBAF" w14:textId="75F51EA9" w:rsidR="00774F40" w:rsidRDefault="00774F40" w:rsidP="00490C45">
      <w:pPr>
        <w:pStyle w:val="Titre2"/>
        <w:spacing w:line="360" w:lineRule="auto"/>
      </w:pPr>
      <w:r>
        <w:t xml:space="preserve">5.3. </w:t>
      </w:r>
      <w:r w:rsidR="00BC7B27">
        <w:t>Lacunes en é</w:t>
      </w:r>
      <w:r>
        <w:t>cologie du parasitisme</w:t>
      </w:r>
    </w:p>
    <w:p w14:paraId="1B00022B" w14:textId="77777777" w:rsidR="00BC7B27" w:rsidRPr="00BC7B27" w:rsidRDefault="00BC7B27" w:rsidP="00490C45">
      <w:pPr>
        <w:spacing w:line="360" w:lineRule="auto"/>
        <w:jc w:val="both"/>
      </w:pPr>
    </w:p>
    <w:p w14:paraId="76DFCBF6" w14:textId="73351B92" w:rsidR="00BC7B27" w:rsidRDefault="00BC7B27"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Manque de représentativité</w:t>
      </w:r>
    </w:p>
    <w:p w14:paraId="77CDB292" w14:textId="6C6196B7" w:rsidR="00774F40"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Patrons spatiotemporels</w:t>
      </w:r>
    </w:p>
    <w:p w14:paraId="313A3B0D" w14:textId="2D66CB17"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Effet d’échelle</w:t>
      </w:r>
    </w:p>
    <w:p w14:paraId="55A09F97" w14:textId="7388D5E2"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Biais de méthode</w:t>
      </w:r>
    </w:p>
    <w:p w14:paraId="4616CE11" w14:textId="77777777" w:rsidR="00AE0247" w:rsidRDefault="00AE0247" w:rsidP="00AE0247">
      <w:pPr>
        <w:spacing w:line="360" w:lineRule="auto"/>
        <w:jc w:val="both"/>
        <w:rPr>
          <w:rFonts w:asciiTheme="majorHAnsi" w:hAnsiTheme="majorHAnsi" w:cstheme="majorHAnsi"/>
        </w:rPr>
      </w:pPr>
    </w:p>
    <w:p w14:paraId="5D8E4065" w14:textId="1E553674" w:rsidR="00AE0247" w:rsidRPr="00AE0247" w:rsidRDefault="00AE0247" w:rsidP="00AE0247">
      <w:pPr>
        <w:spacing w:line="360" w:lineRule="auto"/>
        <w:jc w:val="both"/>
        <w:rPr>
          <w:rFonts w:asciiTheme="majorHAnsi" w:hAnsiTheme="majorHAnsi" w:cstheme="majorHAnsi"/>
        </w:rPr>
      </w:pPr>
      <w:r w:rsidRPr="00AE0247">
        <w:rPr>
          <w:rFonts w:asciiTheme="majorHAnsi" w:hAnsiTheme="majorHAnsi" w:cstheme="majorHAnsi"/>
        </w:rPr>
        <w:t>La lacune la plus importante dans la littérature disponible sur le parasitisme est sans aucun doute le manque de représentativité. En effet, la plupart des parasites des poissons étudiés sont ceux liés aux maladies, à la dégradation de produits biologiques et aux pertes économiques (</w:t>
      </w:r>
      <w:proofErr w:type="spellStart"/>
      <w:r w:rsidRPr="00AE0247">
        <w:rPr>
          <w:rFonts w:asciiTheme="majorHAnsi" w:hAnsiTheme="majorHAnsi" w:cstheme="majorHAnsi"/>
        </w:rPr>
        <w:t>Marcogliese</w:t>
      </w:r>
      <w:proofErr w:type="spellEnd"/>
      <w:r w:rsidRPr="00AE0247">
        <w:rPr>
          <w:rFonts w:asciiTheme="majorHAnsi" w:hAnsiTheme="majorHAnsi" w:cstheme="majorHAnsi"/>
        </w:rPr>
        <w:t xml:space="preserve">, 2004). De plus, puisque les parasites ont des incidences diverses selon l'hôte affecté (Poulin, 1999), il serait pertinent d'étudier davantage de modèles hôte-parasite et leurs répercussions écologiques. </w:t>
      </w:r>
    </w:p>
    <w:p w14:paraId="7BB3AB9A" w14:textId="77777777" w:rsidR="00BC7B27" w:rsidRDefault="00BC7B27" w:rsidP="00490C45">
      <w:pPr>
        <w:spacing w:line="360" w:lineRule="auto"/>
        <w:jc w:val="both"/>
        <w:rPr>
          <w:rFonts w:asciiTheme="majorHAnsi" w:hAnsiTheme="majorHAnsi" w:cstheme="majorHAnsi"/>
        </w:rPr>
      </w:pPr>
    </w:p>
    <w:p w14:paraId="3C67224D" w14:textId="5E178291" w:rsidR="00BC7B27" w:rsidRDefault="00BC7B27" w:rsidP="00490C45">
      <w:pPr>
        <w:pStyle w:val="Titre2"/>
        <w:spacing w:line="360" w:lineRule="auto"/>
      </w:pPr>
      <w:r>
        <w:t xml:space="preserve">5.4. </w:t>
      </w:r>
      <w:r w:rsidR="00490C45">
        <w:t>Déterminisme</w:t>
      </w:r>
    </w:p>
    <w:p w14:paraId="551F8CB5" w14:textId="77777777" w:rsidR="00490C45" w:rsidRDefault="00490C45" w:rsidP="00490C45">
      <w:pPr>
        <w:spacing w:line="360" w:lineRule="auto"/>
        <w:jc w:val="both"/>
      </w:pPr>
    </w:p>
    <w:p w14:paraId="7BA8FAEC" w14:textId="5D3BD7A1"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 xml:space="preserve">Déterminisme et </w:t>
      </w:r>
      <w:proofErr w:type="spellStart"/>
      <w:r>
        <w:rPr>
          <w:rFonts w:asciiTheme="majorHAnsi" w:hAnsiTheme="majorHAnsi" w:cstheme="majorHAnsi"/>
        </w:rPr>
        <w:t>stochasticité</w:t>
      </w:r>
      <w:proofErr w:type="spellEnd"/>
    </w:p>
    <w:p w14:paraId="3FEAC2B9" w14:textId="3B2ADB4A"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Théorie des filtres</w:t>
      </w:r>
    </w:p>
    <w:p w14:paraId="7A9F529B" w14:textId="18D36D89"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e qu’on sait sur les filtres en parasitismes</w:t>
      </w:r>
    </w:p>
    <w:p w14:paraId="50EDBDD2" w14:textId="44AA080C"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atégories de variables (spatial, habitat local(</w:t>
      </w:r>
      <w:proofErr w:type="spellStart"/>
      <w:proofErr w:type="gramStart"/>
      <w:r>
        <w:rPr>
          <w:rFonts w:asciiTheme="majorHAnsi" w:hAnsiTheme="majorHAnsi" w:cstheme="majorHAnsi"/>
        </w:rPr>
        <w:t>eau,habitat</w:t>
      </w:r>
      <w:proofErr w:type="spellEnd"/>
      <w:proofErr w:type="gramEnd"/>
      <w:r>
        <w:rPr>
          <w:rFonts w:asciiTheme="majorHAnsi" w:hAnsiTheme="majorHAnsi" w:cstheme="majorHAnsi"/>
        </w:rPr>
        <w:t>), communauté biotique)</w:t>
      </w:r>
    </w:p>
    <w:p w14:paraId="540A6460" w14:textId="77777777" w:rsidR="00774F40" w:rsidRPr="00774F40" w:rsidRDefault="00774F40" w:rsidP="00490C45">
      <w:pPr>
        <w:spacing w:line="360" w:lineRule="auto"/>
        <w:jc w:val="both"/>
        <w:rPr>
          <w:rFonts w:asciiTheme="majorHAnsi" w:hAnsiTheme="majorHAnsi" w:cstheme="majorHAnsi"/>
        </w:rPr>
      </w:pPr>
    </w:p>
    <w:p w14:paraId="7FEF5F29" w14:textId="00E2CCEE" w:rsidR="00774F40" w:rsidRDefault="00774F40" w:rsidP="00490C45">
      <w:pPr>
        <w:pStyle w:val="Titre2"/>
        <w:spacing w:line="360" w:lineRule="auto"/>
      </w:pPr>
      <w:r>
        <w:t>5.</w:t>
      </w:r>
      <w:r w:rsidR="00BC7B27">
        <w:t>5</w:t>
      </w:r>
      <w:r>
        <w:t>. Maladie du point noir</w:t>
      </w:r>
    </w:p>
    <w:p w14:paraId="03AB8503" w14:textId="77777777" w:rsidR="00774F40" w:rsidRDefault="00774F40" w:rsidP="00490C45">
      <w:pPr>
        <w:spacing w:line="360" w:lineRule="auto"/>
        <w:jc w:val="both"/>
        <w:rPr>
          <w:rFonts w:asciiTheme="majorHAnsi" w:hAnsiTheme="majorHAnsi" w:cstheme="majorHAnsi"/>
          <w:i/>
          <w:iCs/>
        </w:rPr>
      </w:pPr>
    </w:p>
    <w:p w14:paraId="5F50B689" w14:textId="53C8A7F9" w:rsid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Où, chez qui</w:t>
      </w:r>
    </w:p>
    <w:p w14:paraId="2E07A91B" w14:textId="33870ED4" w:rsid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Cycle de vie</w:t>
      </w:r>
    </w:p>
    <w:p w14:paraId="00756A99" w14:textId="630D842D" w:rsid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Conséquences</w:t>
      </w:r>
    </w:p>
    <w:p w14:paraId="187F0055" w14:textId="522BE0F8" w:rsidR="00BA5DBC" w:rsidRP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Variations spatiotemporelles des taux d’infection</w:t>
      </w:r>
    </w:p>
    <w:sectPr w:rsidR="00BA5DBC" w:rsidRPr="00BA5DBC" w:rsidSect="0009388E">
      <w:pgSz w:w="12240" w:h="15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15407"/>
    <w:rsid w:val="00053B43"/>
    <w:rsid w:val="0009388E"/>
    <w:rsid w:val="000A0D1B"/>
    <w:rsid w:val="000F3BA2"/>
    <w:rsid w:val="001F5510"/>
    <w:rsid w:val="00223D1D"/>
    <w:rsid w:val="002813CD"/>
    <w:rsid w:val="002B5818"/>
    <w:rsid w:val="00307108"/>
    <w:rsid w:val="00347593"/>
    <w:rsid w:val="00347B8B"/>
    <w:rsid w:val="00412B5F"/>
    <w:rsid w:val="00447FEA"/>
    <w:rsid w:val="00485681"/>
    <w:rsid w:val="00490C45"/>
    <w:rsid w:val="00491F91"/>
    <w:rsid w:val="004E1369"/>
    <w:rsid w:val="004E6599"/>
    <w:rsid w:val="005278F9"/>
    <w:rsid w:val="00533A0E"/>
    <w:rsid w:val="0065550F"/>
    <w:rsid w:val="006B77AF"/>
    <w:rsid w:val="00751EA4"/>
    <w:rsid w:val="007658B2"/>
    <w:rsid w:val="00774F40"/>
    <w:rsid w:val="007B2F5A"/>
    <w:rsid w:val="007D6D28"/>
    <w:rsid w:val="00826801"/>
    <w:rsid w:val="00834486"/>
    <w:rsid w:val="00843BEE"/>
    <w:rsid w:val="008C567E"/>
    <w:rsid w:val="0093531C"/>
    <w:rsid w:val="00995A35"/>
    <w:rsid w:val="00A500B9"/>
    <w:rsid w:val="00A62F4E"/>
    <w:rsid w:val="00A76D18"/>
    <w:rsid w:val="00AB69CC"/>
    <w:rsid w:val="00AE0247"/>
    <w:rsid w:val="00AF15FF"/>
    <w:rsid w:val="00B97BE6"/>
    <w:rsid w:val="00BA5DBC"/>
    <w:rsid w:val="00BC4EBB"/>
    <w:rsid w:val="00BC7B27"/>
    <w:rsid w:val="00C51CB6"/>
    <w:rsid w:val="00C6417A"/>
    <w:rsid w:val="00C72E31"/>
    <w:rsid w:val="00CC4142"/>
    <w:rsid w:val="00D029B9"/>
    <w:rsid w:val="00D6602C"/>
    <w:rsid w:val="00DD763D"/>
    <w:rsid w:val="00DF4082"/>
    <w:rsid w:val="00E9638B"/>
    <w:rsid w:val="00EC19A8"/>
    <w:rsid w:val="00F0645C"/>
    <w:rsid w:val="00F20BBD"/>
    <w:rsid w:val="00F86690"/>
    <w:rsid w:val="00FC47DD"/>
    <w:rsid w:val="00FF4A4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TotalTime>
  <Pages>5</Pages>
  <Words>12529</Words>
  <Characters>68910</Characters>
  <Application>Microsoft Office Word</Application>
  <DocSecurity>0</DocSecurity>
  <Lines>574</Lines>
  <Paragraphs>1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9</cp:revision>
  <dcterms:created xsi:type="dcterms:W3CDTF">2023-10-19T19:06:00Z</dcterms:created>
  <dcterms:modified xsi:type="dcterms:W3CDTF">2023-10-25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mZorOVwU"/&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